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42B6" w:rsidRPr="00351FFD" w:rsidRDefault="00081694" w:rsidP="00627785">
      <w:pPr>
        <w:pStyle w:val="Caption"/>
        <w:keepNext/>
        <w:spacing w:line="48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proofErr w:type="gramStart"/>
      <w:r w:rsidRPr="00351FFD">
        <w:rPr>
          <w:rFonts w:ascii="Times New Roman" w:hAnsi="Times New Roman" w:cs="Times New Roman"/>
          <w:color w:val="auto"/>
          <w:sz w:val="24"/>
          <w:szCs w:val="24"/>
        </w:rPr>
        <w:t>S2</w:t>
      </w:r>
      <w:r w:rsidR="00BA5298" w:rsidRPr="00351FFD">
        <w:rPr>
          <w:rFonts w:ascii="Times New Roman" w:hAnsi="Times New Roman" w:cs="Times New Roman"/>
          <w:color w:val="auto"/>
          <w:sz w:val="24"/>
          <w:szCs w:val="24"/>
        </w:rPr>
        <w:t xml:space="preserve"> Table</w:t>
      </w:r>
      <w:r w:rsidR="007F06A4" w:rsidRPr="00351FFD">
        <w:rPr>
          <w:rFonts w:ascii="Times New Roman" w:hAnsi="Times New Roman" w:cs="Times New Roman"/>
          <w:color w:val="auto"/>
          <w:sz w:val="24"/>
          <w:szCs w:val="24"/>
        </w:rPr>
        <w:t>.</w:t>
      </w:r>
      <w:proofErr w:type="gramEnd"/>
      <w:r w:rsidRPr="00351FF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6B4104" w:rsidRPr="00351FF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C42B6" w:rsidRPr="00351FFD">
        <w:rPr>
          <w:rFonts w:ascii="Times New Roman" w:hAnsi="Times New Roman" w:cs="Times New Roman"/>
          <w:color w:val="auto"/>
          <w:sz w:val="24"/>
          <w:szCs w:val="24"/>
        </w:rPr>
        <w:t>List of genes appeared three or</w:t>
      </w:r>
      <w:r w:rsidR="00C3771A" w:rsidRPr="00351FFD">
        <w:rPr>
          <w:rFonts w:ascii="Times New Roman" w:hAnsi="Times New Roman" w:cs="Times New Roman"/>
          <w:color w:val="auto"/>
          <w:sz w:val="24"/>
          <w:szCs w:val="24"/>
        </w:rPr>
        <w:t xml:space="preserve"> more </w:t>
      </w:r>
      <w:r w:rsidR="00030982" w:rsidRPr="00351FFD">
        <w:rPr>
          <w:rFonts w:ascii="Times New Roman" w:hAnsi="Times New Roman" w:cs="Times New Roman"/>
          <w:color w:val="auto"/>
          <w:sz w:val="24"/>
          <w:szCs w:val="24"/>
        </w:rPr>
        <w:t>gene</w:t>
      </w:r>
      <w:r w:rsidR="00C3771A" w:rsidRPr="00351FFD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C42B6" w:rsidRPr="00351FFD">
        <w:rPr>
          <w:rFonts w:ascii="Times New Roman" w:hAnsi="Times New Roman" w:cs="Times New Roman"/>
          <w:color w:val="auto"/>
          <w:sz w:val="24"/>
          <w:szCs w:val="24"/>
        </w:rPr>
        <w:t>signatures</w:t>
      </w:r>
    </w:p>
    <w:tbl>
      <w:tblPr>
        <w:tblW w:w="6555" w:type="dxa"/>
        <w:jc w:val="center"/>
        <w:tblLook w:val="04A0" w:firstRow="1" w:lastRow="0" w:firstColumn="1" w:lastColumn="0" w:noHBand="0" w:noVBand="1"/>
      </w:tblPr>
      <w:tblGrid>
        <w:gridCol w:w="2355"/>
        <w:gridCol w:w="1710"/>
        <w:gridCol w:w="2490"/>
      </w:tblGrid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Gene name</w:t>
            </w: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Frequency</w:t>
            </w:r>
          </w:p>
        </w:tc>
        <w:tc>
          <w:tcPr>
            <w:tcW w:w="24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eferences</w:t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single" w:sz="4" w:space="0" w:color="auto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IRC5</w:t>
            </w:r>
          </w:p>
        </w:tc>
        <w:tc>
          <w:tcPr>
            <w:tcW w:w="1710" w:type="dxa"/>
            <w:tcBorders>
              <w:top w:val="single" w:sz="4" w:space="0" w:color="auto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49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TddPC9EaXNwbGF5VGV4dD48cmVjb3JkPjxy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I4MTctMjY8L3BhZ2VzPjx2b2x1bWU+MzUx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YWJici0xPkpvdXJuYWwgb2YgY2xpbmljYWwgb25jb2xvZ3kgOiBvZmZpY2lh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1MzAtNjwvcGFnZXM+PHZvbHVtZT40MTU8L3ZvbHVtZT48bnVtYmVyPjY4NzE8L251bWJl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TddPC9EaXNwbGF5VGV4dD48cmVjb3JkPjxy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1" w:tooltip="Paik, 2004 #25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-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YBL2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TMsNSw4LDldPC9EaXNwbGF5VGV4dD48cmVj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I4MTctMjY8L3BhZ2VzPjx2b2x1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TMsNSw4LDldPC9EaXNwbGF5VGV4dD48cmVj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I4MTctMjY8L3BhZ2VzPjx2b2x1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1" w:tooltip="Paik, 2004 #25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-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9" w:tooltip="Chang, 2004 #3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UB1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xDaXRlPjxBdXRob3I+RGFpPC9BdXRob3I+PFllYXI+MjAwNTwvWWVhcj48UmVj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QwNTktNjY8L3BhZ2VzPjx2b2x1bWU+NjU8L3ZvbHVtZT48bnVt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UzMC02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xDaXRlPjxBdXRob3I+RGFpPC9BdXRob3I+PFllYXI+MjAwNTwvWWVhcj48UmVj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QwNTktNjY8L3BhZ2VzPjx2b2x1bWU+NjU8L3ZvbHVtZT48bnVt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UzMC02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-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ENPF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MsNSw3LDEwXTwvRGlzcGxheVRleHQ+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5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TMwLTY8L3BhZ2VzPjx2b2x1bWU+NDE1PC92b2x1bWU+PG51bWJlcj42ODcxPC9u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MsNSw3LDEwXTwvRGlzcGxheVRleHQ+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5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AD2L1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xDaXRlPjxBdXRob3I+RGFpPC9BdXRob3I+PFllYXI+MjAwNTwvWWVhcj48UmVj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QwNTktNjY8L3BhZ2VzPjx2b2x1bWU+NjU8L3ZvbHVtZT48bnVt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UzMC02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xDaXRlPjxBdXRob3I+RGFpPC9BdXRob3I+PFllYXI+MjAwNTwvWWVhcj48UmVj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-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RC1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YtOCwxMF08L0Rpc3BsYXlUZXh0Pjxy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QwNTktNjY8L3BhZ2VzPjx2b2x1bWU+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UzMC02PC9wYWdlcz48dm9sdW1lPjQxNTwvdm9sdW1lPjxudW1iZXI+Njg3MTwv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YtOCwxMF08L0Rpc3BsYXlUZXh0Pjxy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QwNTktNjY8L3BhZ2VzPjx2b2x1bWU+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UzMC02PC9wYWdlcz48dm9sdW1lPjQxNTwvdm9sdW1lPjxudW1iZXI+Njg3MTwv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-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RRM2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2C42B6" w:rsidRPr="00351FFD" w:rsidRDefault="002C42B6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2C42B6" w:rsidRPr="00351FFD" w:rsidRDefault="002C42B6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MsNyw4LDEwXTwvRGlzcGxheVRleHQ+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NTMwLTY8L3BhZ2VzPjx2b2x1bWU+NDE1PC92b2x1bWU+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MsNyw4LDEwXTwvRGlzcGxheVRleHQ+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NTMwLTY8L3BhZ2VzPjx2b2x1bWU+NDE1PC92b2x1bWU+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CNB1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TMsOF08L0Rpc3BsYXlUZXh0PjxyZWNvcmQ+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BhZ2VzPjI2Mi03MjwvcGFnZXM+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TE2MC03PC9wYWdlcz48dm9s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TMsOF08L0Rpc3BsYXlUZXh0PjxyZWNvcmQ+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MTE2MC03PC9wYWdlcz48dm9s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1" w:tooltip="Paik, 2004 #25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-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CNB2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xDaXRlPjxBdXRob3I+dmFuICZhcG9z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MwLTY8L3BhZ2VzPjx2b2x1bWU+NDE1PC92b2x1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xDaXRlPjxBdXRob3I+dmFuICZhcG9z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MwLTY8L3BhZ2VzPjx2b2x1bWU+NDE1PC92b2x1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-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CNE2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csMTFdPC9EaXNwbGF5VGV4dD48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Y3MS05PC9wYWdlcz48dm9sdW1lPjM2NTwvdm9s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0MDU5LTY2PC9wYWdlcz48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1MzAtNjwvcGFnZXM+PHZvbHVtZT40MTU8L3ZvbHVtZT48bnVtYmVy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csMTFdPC9EaXNwbGF5VGV4dD48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1" w:tooltip="Wang, 2005 #4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ENPA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xDaXRlPjxBdXRob3I+dmFuICZhcG9z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MwLTY8L3BhZ2VzPjx2b2x1bWU+NDE1PC92b2x1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xDaXRlPjxBdXRob3I+dmFuICZhcG9z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MwLTY8L3BhZ2VzPjx2b2x1bWU+NDE1PC92b2x1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-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H2AFZ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t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Q2l0ZT48QXV0aG9yPkNoYW5nPC9BdXRob3I+PFllYXI+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t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Q2l0ZT48QXV0aG9yPkNoYW5nPC9BdXRob3I+PFllYXI+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-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KPNA2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gsMTFdPC9EaXNwbGF5VGV4dD48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gsMTFdPC9EaXNwbGF5VGV4dD48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1" w:tooltip="Wang, 2005 #4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1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KI67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MsOCwxMF08L0Rpc3BsYXlUZXh0Pjxy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E2MC03PC9w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MsOCwxMF08L0Rpc3BsYXlUZXh0Pjxy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MTE2MC03PC9w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LF1IP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t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Q2l0ZT48QXV0aG9yPkNoYW5nPC9BdXRob3I+PFllYXI+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t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Q2l0ZT48QXV0aG9yPkNoYW5nPC9BdXRob3I+PFllYXI+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-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GK1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csOCwxMiwxM108L0Rpc3BsYXlUZXh0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IxNy0yNjwv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1MzAtNjwvcGFnZXM+PHZvbHVtZT40MTU8L3ZvbHVtZT48bnVtYmVyPjY4NzE8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csOCwxMiwxM108L0Rpc3BsYXlUZXh0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IxNy0yNjwv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2" w:tooltip="Liu, 2007 #3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3" w:tooltip="Chi, 2006 #3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TTG1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UsOF08L0Rpc3BsYXlUZXh0Pjxy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UsOF08L0Rpc3BsYXlUZXh0Pjxy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K6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T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IdTwv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UzMC02PC9w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T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IdTwv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UzMC02PC9w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-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RIP13</w:t>
            </w:r>
          </w:p>
        </w:tc>
        <w:tc>
          <w:tcPr>
            <w:tcW w:w="1710" w:type="dxa"/>
            <w:tcBorders>
              <w:top w:val="nil"/>
            </w:tcBorders>
            <w:shd w:val="clear" w:color="000000" w:fill="FFFFFF" w:themeFill="background1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xDaXRlPjxBdXRob3I+dmFuICZhcG9z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MwLTY8L3BhZ2VzPjx2b2x1bWU+NDE1PC92b2x1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T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xDaXRlPjxBdXRob3I+dmFuICZhcG9z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TMwLTY8L3BhZ2VzPjx2b2x1bWU+NDE1PC92b2x1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-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ADM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5hazwvQXV0aG9yPjxZZWFyPjIwMDg8L1llYXI+PFJl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5hazwvQXV0aG9yPjxZZWFyPjIwMDg8L1llYXI+PFJl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3" w:tooltip="Chi, 2006 #3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4" w:tooltip="Finak, 2008 #2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ASPM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lastRenderedPageBreak/>
              <w:t>BCL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DMsMTJdPC9EaXNwbGF5VGV4dD48cmVjb3Jk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I4MTctMjY8L3BhZ2VzPjx2b2x1bWU+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MTctMjY8L3BhZ2VzPjx2b2x1bWU+MzU2PC92b2x1bWU+PG51bWJl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ExNjAtNzwvcGFnZXM+PHZvbHVtZT4yNzwvdm9sdW1l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DMsMTJdPC9EaXNwbGF5VGV4dD48cmVjb3Jk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1" w:tooltip="Paik, 2004 #25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2" w:tooltip="Liu, 2007 #3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M039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EYWk8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NTMwLTY8L3BhZ2VzPjx2b2x1bWU+NDE1PC92b2x1bWU+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EYWk8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NTMwLTY8L3BhZ2VzPjx2b2x1bWU+NDE1PC92b2x1bWU+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UB1B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CT5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4LDl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D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4LDl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D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9" w:tooltip="Chang, 2004 #3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DC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DC20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Q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GFiYnItMT5Kb3VybmFs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Q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GFiYnItMT5Kb3VybmFs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DKN3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1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I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IRBP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csOCwxMl08L0Rpc3BsYXlUZXh0Pjxy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IxNy0yNjwvcGFn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NTMwLTY8L3BhZ2VzPjx2b2x1bWU+NDE1PC92b2x1bWU+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csOCwxMl08L0Rpc3BsYXlUZXh0Pjxy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IxNy0yNjwvcGFn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2" w:tooltip="Liu, 2007 #3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KS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UsNyw4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SHU8L0F1dGhvcj48WWVhcj4yMDA2PC9ZZWFyPjxSZWNOdW0+MzI8L1JlY051bT48cmVjb3Jk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UzMC02PC9wYWdlcz48dm9sdW1lPjQxNTwvdm9sdW1lPjxudW1iZXI+Njg3MTwvbnVt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UsNyw4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SHU8L0F1dGhvcj48WWVhcj4yMDA2PC9ZZWFyPjxSZWNOdW0+MzI8L1JlY051bT48cmVjb3Jk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UzMC02PC9wYWdlcz48dm9sdW1lPjQxNTwvdm9sdW1lPjxudW1iZXI+Njg3MTwvbnVt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CYBRD1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QsOCw5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Q2hhbmc8L0F1dGhvcj48WWVhcj4yMDA0PC9ZZWFyPjxSZWNOdW0+MzY8L1JlY051bT48cmVj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NjAxMi0yMDwvcGFnZXM+PHZvbHVtZT4xNzwvdm9sdW1lPjxudW1iZXI+MTg8L251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QsOCw5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Q2hhbmc8L0F1dGhvcj48WWVhcj4yMDA0PC9ZZWFyPjxSZWNOdW0+MzY8L1JlY051bT48cmVj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NjAxMi0yMDwvcGFnZXM+PHZvbHVtZT4xNzwvdm9sdW1lPjxudW1iZXI+MTg8L251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9" w:tooltip="Chang, 2004 #3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DC13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JmFwb3M7dCBWZWVyPC9BdXRob3I+PFllYXI+MjAwMjwvWWVhcj48UmVjTnVtPjE3PC9SZWNOdW0+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1MzAtNjwvcGFnZXM+PHZvbHVtZT40MTU8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QwNTktNjY8L3BhZ2VzPjx2b2x1bWU+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JmFwb3M7dCBWZWVyPC9BdXRob3I+PFllYXI+MjAwMjwvWWVhcj48UmVjTnVtPjE3PC9SZWNOdW0+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1MzAtNjwvcGFnZXM+PHZvbHVtZT40MTU8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QwNTktNjY8L3BhZ2VzPjx2b2x1bWU+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DKFZp762E131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3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2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1MzAtNjwvcGFnZXM+PHZvbHVtZT40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3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2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1MzAtNjwvcGFnZXM+PHZvbHVtZT40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EPHX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QsNSw4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RmlsaXBpdHM8L0F1dGhvcj48WWVhcj4yMDExPC9ZZWFyPjxSZWNOdW0+MzQ8L1JlY051bT48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QsNSw4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RmlsaXBpdHM8L0F1dGhvcj48WWVhcj4yMDExPC9ZZWFyPjxSZWNOdW0+MzQ8L1JlY051bT48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ERBB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JrZXI8L0F1dGhvcj48WWVhcj4yMDA5PC9ZZWFyPjxS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xNjAtNzwvcGFnZXM+PHZvbHVtZT4yNzwvdm9sdW1lPjxudW1iZXI+ODwvbnVtYmVy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JrZXI8L0F1dGhvcj48WWVhcj4yMDA5PC9ZZWFyPjxS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xNjAtNzwvcGFnZXM+PHZvbHVtZT4yNzwvdm9sdW1lPjxudW1iZXI+ODwvbnVtYmVy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-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ESR1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JrZXI8L0F1dGhvcj48WWVhcj4yMDA5PC9ZZWFyPjxS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xNjAtNzwvcGFnZXM+PHZvbHVtZT4yNzwvdm9sdW1lPjxudW1iZXI+ODwvbnVtYmVy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JrZXI8L0F1dGhvcj48WWVhcj4yMDA5PC9ZZWFyPjxS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-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FLJ10156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JmFwb3M7dCBWZWVyPC9BdXRob3I+PFllYXI+MjAwMjwvWWVhcj48UmVjTnVtPjE3PC9SZWNOdW0+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1MzAtNjwvcGFnZXM+PHZvbHVtZT40MTU8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QwNTktNjY8L3BhZ2VzPjx2b2x1bWU+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d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JmFwb3M7dCBWZWVyPC9BdXRob3I+PFllYXI+MjAwMjwvWWVhcj48UmVjTnVtPjE3PC9SZWNOdW0+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FUT8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DQ8L1llYXI+PFJl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zMC02PC9wYWdlcz48dm9sdW1lPjQxNTwvdm9sdW1lPjxudW1iZXI+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DQ8L1llYXI+PFJl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zMC02PC9wYWdlcz48dm9sdW1lPjQxNTwvdm9sdW1lPjxudW1iZXI+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9" w:tooltip="Chang, 2004 #3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KIAA0101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1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2YW4gVmxpZXQ8L0F1dGhvcj48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1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2YW4gVmxpZXQ8L0F1dGhvcj48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KIF20A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KIF2C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Q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GFiYnItMT5Kb3VybmFs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Q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GFiYnItMT5Kb3VybmFs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APT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MaXU8L0F1dGhvcj48WWVhcj4yMDA3PC9ZZWFyPjxSZWNO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IxNy0yNjwvcGFnZXM+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xhYmJyLTE+Sm91cm5hbCBvZiBjbGluaWNhbCBv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MaXU8L0F1dGhvcj48WWVhcj4yMDA3PC9ZZWFyPjxSZWNO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IxNy0yNjwvcGFnZXM+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2" w:tooltip="Liu, 2007 #3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ELK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Q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GFiYnItMT5Kb3VybmFs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z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Q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3" w:tooltip="Parker, 2009 #33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MMP1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aW5uPC9BdXRob3I+PFllYXI+MjAwNTwvWWVhcj48UmVj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NTE4LTI0PC9wYWdlcz48dm9sdW1lPjQzNjwvdm9sdW1lPjxudW1iZXI+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YwMTIt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aW5uPC9BdXRob3I+PFllYXI+MjAwNTwvWWVhcj48UmVj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NTE4LTI0PC9wYWdlcz48dm9sdW1lPjQzNjwvdm9sdW1lPjxudW1iZXI+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5" w:tooltip="Minn, 2005 #2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lastRenderedPageBreak/>
              <w:t>NUSAP1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yLDg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Tb3RpcmlvdTwvQXV0aG9yPjxZ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FKP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DQ8L1llYXI+PFJl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DaGFuZzwvQXV0aG9yPjxZZWFyPjIwMDQ8L1llYXI+PFJl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9" w:tooltip="Chang, 2004 #3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3" w:tooltip="Chi, 2006 #3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PTGER3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xpcGl0czwvQXV0aG9yPjxZZWFyPjIwMTE8L1llYXI+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xpcGl0czwvQXV0aG9yPjxZZWFyPjIwMTE8L1llYXI+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RACGAP1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0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G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0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G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RAI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5hazwvQXV0aG9yPjxZZWFyPjIwMDg8L1llYXI+PFJl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dmFuICZhcG9zO3QgVmVlcjwvQXV0aG9yPjxZZWFyPjIwMDI8L1llYXI+PFJlY051bT4xNzwv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GaW5hazwvQXV0aG9yPjxZZWFyPjIwMDg8L1llYXI+PFJl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dmFuICZhcG9zO3QgVmVlcjwvQXV0aG9yPjxZZWFyPjIwMDI8L1llYXI+PFJlY051bT4xNzwv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4" w:tooltip="Finak, 2008 #2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OX4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aW5uPC9BdXRob3I+PFllYXI+MjAwNTwvWWVhcj48UmVj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xOC0yNDwvcGFnZXM+PHZvbHVtZT40MzY8L3ZvbHVtZT48bnVtYmVy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NaW5uPC9BdXRob3I+PFllYXI+MjAwNTwvWWVhcj48UmVj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xOC0yNDwvcGFnZXM+PHZvbHVtZT40MzY8L3ZvbHVtZT48bnVtYmVy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3" w:tooltip="Chi, 2006 #3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5" w:tooltip="Minn, 2005 #2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QLE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QsOCw5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Q2hhbmc8L0F1dGhvcj48WWVhcj4yMDA0PC9ZZWFyPjxSZWNOdW0+MzY8L1JlY051bT48cmVj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NjAxMi0yMDwvcGFnZXM+PHZvbHVtZT4xNzwvdm9sdW1lPjxudW1iZXI+MTg8L251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2YW4gVmxpZXQ8L0F1dGhvcj48WWVhcj4yMDA4PC9ZZWFy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9" w:tooltip="Chang, 2004 #36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9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C2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MaXU8L0F1dGhvcj48WWVhcj4yMDA3PC9ZZWFyPjxSZWNO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Y8L3BhZ2Vz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NjAxMi0yMDwvcGFnZXM+PHZvbHVtZT4xNzwvdm9sdW1lPjxu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MaXU8L0F1dGhvcj48WWVhcj4yMDA3PC9ZZWFyPjxSZWNO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GFiYnItMT5D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2" w:tooltip="Liu, 2007 #3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3" w:tooltip="Chi, 2006 #30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3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STK15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DYsN108L0Rpc3BsYXlUZXh0PjxyZWNvcmQ+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1MzAtNjwvcGFnZXM+PHZvbHVtZT40MTU8L3ZvbHVtZT48bnVtYmVyPjY4NzE8L251bWJlcj48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WlrPC9BdXRob3I+PFllYXI+MjAwNDwvWWVhcj48UmVj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1" w:tooltip="Paik, 2004 #25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7" w:tooltip="van 't Veer, 2002 #17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7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TOP2A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0LDU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GaWxpcGl0czwvQXV0aG9yPjxZ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QYXdpdGFuPC9BdXRob3I+PFllYXI+MjAwNTwvWWVhcj48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4" w:tooltip="Filipits, 2011 #3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5" w:tooltip="Hu, 2006 #32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5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10" w:tooltip="Pawitan, 2005 #28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10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UBE2C</w:t>
            </w:r>
          </w:p>
        </w:tc>
        <w:tc>
          <w:tcPr>
            <w:tcW w:w="171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00XTwvRGlzcGxheVRleHQ+PHJlY29y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00XTwvRGlzcGxheVRleHQ+PHJlY29y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-4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  <w:tr w:rsidR="00F24A02" w:rsidRPr="00351FFD" w:rsidTr="00E639B1">
        <w:trPr>
          <w:trHeight w:val="300"/>
          <w:jc w:val="center"/>
        </w:trPr>
        <w:tc>
          <w:tcPr>
            <w:tcW w:w="235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ZWINT</w:t>
            </w:r>
          </w:p>
        </w:tc>
        <w:tc>
          <w:tcPr>
            <w:tcW w:w="171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B0D63" w:rsidRPr="00351FFD" w:rsidRDefault="006B0D63" w:rsidP="00627785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49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B0D63" w:rsidRPr="00351FFD" w:rsidRDefault="006B0D63" w:rsidP="002D3407">
            <w:pPr>
              <w:spacing w:after="0" w:line="48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wvRW5kTm90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begin">
                <w:fldData xml:space="preserve">PEVuZE5vdGU+PENpdGU+PEF1dGhvcj5Tb3RpcmlvdTwvQXV0aG9yPjxZZWFyPjIwMDY8L1llYXI+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</w:fldData>
              </w:fldCha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instrText xml:space="preserve"> ADDIN EN.CITE.DATA </w:instrText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BA5298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[</w:t>
            </w:r>
            <w:hyperlink w:anchor="_ENREF_2" w:tooltip="Sotiriou, 2006 #29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2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6" w:tooltip="Dai, 2005 #24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6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,</w:t>
            </w:r>
            <w:hyperlink w:anchor="_ENREF_8" w:tooltip="van Vliet, 2008 #81" w:history="1">
              <w:r w:rsidR="002D3407" w:rsidRPr="00351FFD">
                <w:rPr>
                  <w:rFonts w:ascii="Times New Roman" w:eastAsia="Times New Roman" w:hAnsi="Times New Roman" w:cs="Times New Roman"/>
                  <w:noProof/>
                  <w:color w:val="000000"/>
                  <w:sz w:val="24"/>
                  <w:szCs w:val="24"/>
                </w:rPr>
                <w:t>8</w:t>
              </w:r>
            </w:hyperlink>
            <w:r w:rsidR="00BA5298" w:rsidRPr="00351FFD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</w:rPr>
              <w:t>]</w:t>
            </w:r>
            <w:r w:rsidR="00CD226C" w:rsidRPr="00351F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fldChar w:fldCharType="end"/>
            </w:r>
          </w:p>
        </w:tc>
      </w:tr>
    </w:tbl>
    <w:p w:rsidR="002C42B6" w:rsidRPr="00351FFD" w:rsidRDefault="002C42B6">
      <w:pPr>
        <w:rPr>
          <w:rFonts w:ascii="Times New Roman" w:hAnsi="Times New Roman" w:cs="Times New Roman"/>
        </w:rPr>
      </w:pPr>
    </w:p>
    <w:p w:rsidR="0041540A" w:rsidRPr="00351FFD" w:rsidRDefault="0041540A">
      <w:pPr>
        <w:rPr>
          <w:rFonts w:ascii="Times New Roman" w:hAnsi="Times New Roman" w:cs="Times New Roman"/>
          <w:b/>
        </w:rPr>
      </w:pPr>
      <w:r w:rsidRPr="00351FFD">
        <w:rPr>
          <w:rFonts w:ascii="Times New Roman" w:hAnsi="Times New Roman" w:cs="Times New Roman"/>
          <w:b/>
        </w:rPr>
        <w:br w:type="page"/>
      </w:r>
    </w:p>
    <w:p w:rsidR="002C42B6" w:rsidRPr="00351FFD" w:rsidRDefault="0041540A">
      <w:pPr>
        <w:rPr>
          <w:rFonts w:ascii="Times New Roman" w:hAnsi="Times New Roman" w:cs="Times New Roman"/>
          <w:b/>
          <w:sz w:val="36"/>
          <w:szCs w:val="36"/>
        </w:rPr>
      </w:pPr>
      <w:r w:rsidRPr="00351FFD">
        <w:rPr>
          <w:rFonts w:ascii="Times New Roman" w:hAnsi="Times New Roman" w:cs="Times New Roman"/>
          <w:b/>
          <w:sz w:val="36"/>
          <w:szCs w:val="36"/>
        </w:rPr>
        <w:lastRenderedPageBreak/>
        <w:t>References</w:t>
      </w:r>
    </w:p>
    <w:p w:rsidR="002D3407" w:rsidRPr="00351FFD" w:rsidRDefault="00CD226C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r w:rsidRPr="00351FFD">
        <w:rPr>
          <w:rFonts w:ascii="Times New Roman" w:hAnsi="Times New Roman" w:cs="Times New Roman"/>
          <w:sz w:val="24"/>
          <w:szCs w:val="24"/>
        </w:rPr>
        <w:fldChar w:fldCharType="begin"/>
      </w:r>
      <w:r w:rsidR="002C42B6" w:rsidRPr="00351FF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51FF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2D3407" w:rsidRPr="00351FFD">
        <w:rPr>
          <w:rFonts w:ascii="Times New Roman" w:hAnsi="Times New Roman" w:cs="Times New Roman"/>
        </w:rPr>
        <w:t>1. Paik S, Shak S, Tang G, Kim C, Baker J, et al. (2004) A multigene assay to predict recurrence of tamoxifen-treated, node-negative breast cancer. N Engl J Med 351: 2817-2826.</w:t>
      </w:r>
      <w:bookmarkEnd w:id="0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1" w:name="_ENREF_2"/>
      <w:r w:rsidRPr="00351FFD">
        <w:rPr>
          <w:rFonts w:ascii="Times New Roman" w:hAnsi="Times New Roman" w:cs="Times New Roman"/>
        </w:rPr>
        <w:t>2. Sotiriou C, Wirapati P, Loi S, Harris A, Fox S, et al. (2006) Gene expression profiling in breast cancer: understanding the molecular basis of histologic grade to improve prognosis. J Natl Cancer Inst 98: 262-272.</w:t>
      </w:r>
      <w:bookmarkEnd w:id="1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2" w:name="_ENREF_3"/>
      <w:r w:rsidRPr="00351FFD">
        <w:rPr>
          <w:rFonts w:ascii="Times New Roman" w:hAnsi="Times New Roman" w:cs="Times New Roman"/>
        </w:rPr>
        <w:t>3. Parker JS, Mullins M, Cheang MC, Leung S, Voduc D, et al. (2009) Supervised risk predictor of breast cancer based on intrinsic subtypes. J Clin Oncol 27: 1160-1167.</w:t>
      </w:r>
      <w:bookmarkEnd w:id="2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3" w:name="_ENREF_4"/>
      <w:r w:rsidRPr="00351FFD">
        <w:rPr>
          <w:rFonts w:ascii="Times New Roman" w:hAnsi="Times New Roman" w:cs="Times New Roman"/>
        </w:rPr>
        <w:t>4. Filipits M, Rudas M, Jakesz R, Dubsky P, Fitzal F, et al. (2011) A new molecular predictor of distant recurrence in ER-positive, HER2-negative breast cancer adds independent information to conventional clinical risk factors. Clin Cancer Res 17: 6012-6020.</w:t>
      </w:r>
      <w:bookmarkEnd w:id="3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4" w:name="_ENREF_5"/>
      <w:r w:rsidRPr="00351FFD">
        <w:rPr>
          <w:rFonts w:ascii="Times New Roman" w:hAnsi="Times New Roman" w:cs="Times New Roman"/>
        </w:rPr>
        <w:t>5. Hu Z, Fan C, Oh DS, Marron JS, He X, et al. (2006) The molecular portraits of breast tumors are conserved across microarray platforms. BMC Genomics 7: 96.</w:t>
      </w:r>
      <w:bookmarkEnd w:id="4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5" w:name="_ENREF_6"/>
      <w:r w:rsidRPr="00351FFD">
        <w:rPr>
          <w:rFonts w:ascii="Times New Roman" w:hAnsi="Times New Roman" w:cs="Times New Roman"/>
        </w:rPr>
        <w:t>6. Dai H, van't Veer L, Lamb J, He YD, Mao M, et al. (2005) A cell proliferation signature is a marker of extremely poor outcome in a subpopulation of breast cancer patients. Cancer Res 65: 4059-4066.</w:t>
      </w:r>
      <w:bookmarkEnd w:id="5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6" w:name="_ENREF_7"/>
      <w:r w:rsidRPr="00351FFD">
        <w:rPr>
          <w:rFonts w:ascii="Times New Roman" w:hAnsi="Times New Roman" w:cs="Times New Roman"/>
        </w:rPr>
        <w:t>7. van 't Veer LJ, Dai H, van de Vijver MJ, He YD, Hart AA, et al. (2002) Gene expression profiling predicts clinical outcome of breast cancer. Nature 415: 530-536.</w:t>
      </w:r>
      <w:bookmarkEnd w:id="6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7" w:name="_ENREF_8"/>
      <w:r w:rsidRPr="00351FFD">
        <w:rPr>
          <w:rFonts w:ascii="Times New Roman" w:hAnsi="Times New Roman" w:cs="Times New Roman"/>
        </w:rPr>
        <w:t>8. van Vliet MH, Reyal F, Horlings HM, van de Vijver MJ, Reinders MJ, et al. (2008) Pooling breast cancer datasets has a synergetic effect on classification performance and improves signature stability. BMC Genomics 9: 375.</w:t>
      </w:r>
      <w:bookmarkEnd w:id="7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8" w:name="_ENREF_9"/>
      <w:r w:rsidRPr="00351FFD">
        <w:rPr>
          <w:rFonts w:ascii="Times New Roman" w:hAnsi="Times New Roman" w:cs="Times New Roman"/>
        </w:rPr>
        <w:t>9. Chang HY, Sneddon JB, Alizadeh AA, Sood R, West RB, et al. (2004) Gene expression signature of fibroblast serum response predicts human cancer progression: similarities between tumors and wounds. PLoS Biol 2: E7.</w:t>
      </w:r>
      <w:bookmarkEnd w:id="8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9" w:name="_ENREF_10"/>
      <w:r w:rsidRPr="00351FFD">
        <w:rPr>
          <w:rFonts w:ascii="Times New Roman" w:hAnsi="Times New Roman" w:cs="Times New Roman"/>
        </w:rPr>
        <w:t>10. Pawitan Y, Bjohle J, Amler L, Borg AL, Egyhazi S, et al. (2005) Gene expression profiling spares early breast cancer patients from adjuvant therapy: derived and validated in two population-based cohorts. Breast Cancer Res 7: R953-964.</w:t>
      </w:r>
      <w:bookmarkEnd w:id="9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10" w:name="_ENREF_11"/>
      <w:r w:rsidRPr="00351FFD">
        <w:rPr>
          <w:rFonts w:ascii="Times New Roman" w:hAnsi="Times New Roman" w:cs="Times New Roman"/>
        </w:rPr>
        <w:t>11. Wang Y, Klijn JG, Zhang Y, Sieuwerts AM, Look MP, et al. (2005) Gene-expression profiles to predict distant metastasis of lymph-node-negative primary breast cancer. Lancet 365: 671-679.</w:t>
      </w:r>
      <w:bookmarkEnd w:id="10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11" w:name="_ENREF_12"/>
      <w:r w:rsidRPr="00351FFD">
        <w:rPr>
          <w:rFonts w:ascii="Times New Roman" w:hAnsi="Times New Roman" w:cs="Times New Roman"/>
        </w:rPr>
        <w:t>12. Liu R, Wang X, Chen GY, Dalerba P, Gurney A, et al. (2007) The prognostic role of a gene signature from tumorigenic breast-cancer cells. N Engl J Med 356: 217-226.</w:t>
      </w:r>
      <w:bookmarkEnd w:id="11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12" w:name="_ENREF_13"/>
      <w:r w:rsidRPr="00351FFD">
        <w:rPr>
          <w:rFonts w:ascii="Times New Roman" w:hAnsi="Times New Roman" w:cs="Times New Roman"/>
        </w:rPr>
        <w:t>13. Chi JT, Wang Z, Nuyten DS, Rodriguez EH, Schaner ME, et al. (2006) Gene expression programs in response to hypoxia: cell type specificity and prognostic significance in human cancers. PLoS Med 3: e47.</w:t>
      </w:r>
      <w:bookmarkEnd w:id="12"/>
    </w:p>
    <w:p w:rsidR="002D3407" w:rsidRPr="00351FFD" w:rsidRDefault="002D3407" w:rsidP="002D3407">
      <w:pPr>
        <w:pStyle w:val="EndNoteBibliography"/>
        <w:spacing w:after="0"/>
        <w:ind w:left="360" w:hanging="360"/>
        <w:rPr>
          <w:rFonts w:ascii="Times New Roman" w:hAnsi="Times New Roman" w:cs="Times New Roman"/>
        </w:rPr>
      </w:pPr>
      <w:bookmarkStart w:id="13" w:name="_ENREF_14"/>
      <w:r w:rsidRPr="00351FFD">
        <w:rPr>
          <w:rFonts w:ascii="Times New Roman" w:hAnsi="Times New Roman" w:cs="Times New Roman"/>
        </w:rPr>
        <w:t>14. Finak G, Bertos N, Pepin F, Sadekova S, Souleimanova M, et al. (2008) Stromal gene expression predicts clinical outcome in breast cancer. Nat Med 14: 518-527.</w:t>
      </w:r>
      <w:bookmarkEnd w:id="13"/>
    </w:p>
    <w:p w:rsidR="002D3407" w:rsidRPr="00351FFD" w:rsidRDefault="002D3407" w:rsidP="002D3407">
      <w:pPr>
        <w:pStyle w:val="EndNoteBibliography"/>
        <w:ind w:left="360" w:hanging="360"/>
        <w:rPr>
          <w:rFonts w:ascii="Times New Roman" w:hAnsi="Times New Roman" w:cs="Times New Roman"/>
        </w:rPr>
      </w:pPr>
      <w:bookmarkStart w:id="14" w:name="_ENREF_15"/>
      <w:r w:rsidRPr="00351FFD">
        <w:rPr>
          <w:rFonts w:ascii="Times New Roman" w:hAnsi="Times New Roman" w:cs="Times New Roman"/>
        </w:rPr>
        <w:t>15. Minn AJ, Gupta GP, Siegel PM, Bos PD, Shu W, et al. (2005) Genes that mediate breast cancer metastasis to lung. Nature 436: 518-524.</w:t>
      </w:r>
      <w:bookmarkEnd w:id="14"/>
    </w:p>
    <w:p w:rsidR="007C09AD" w:rsidRDefault="00CD226C" w:rsidP="00B35043">
      <w:pPr>
        <w:spacing w:line="360" w:lineRule="auto"/>
      </w:pPr>
      <w:r w:rsidRPr="00351FFD">
        <w:rPr>
          <w:rFonts w:ascii="Times New Roman" w:hAnsi="Times New Roman" w:cs="Times New Roman"/>
          <w:sz w:val="24"/>
          <w:szCs w:val="24"/>
        </w:rPr>
        <w:fldChar w:fldCharType="end"/>
      </w:r>
      <w:bookmarkStart w:id="15" w:name="_GoBack"/>
      <w:bookmarkEnd w:id="15"/>
    </w:p>
    <w:sectPr w:rsidR="007C09AD" w:rsidSect="00CD226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A6C35"/>
    <w:rsid w:val="00030982"/>
    <w:rsid w:val="00081694"/>
    <w:rsid w:val="00134527"/>
    <w:rsid w:val="002C42B6"/>
    <w:rsid w:val="002D3407"/>
    <w:rsid w:val="00351FFD"/>
    <w:rsid w:val="0037722A"/>
    <w:rsid w:val="0041540A"/>
    <w:rsid w:val="004370B8"/>
    <w:rsid w:val="00446E01"/>
    <w:rsid w:val="004A6C35"/>
    <w:rsid w:val="0051428C"/>
    <w:rsid w:val="00627785"/>
    <w:rsid w:val="006B0D63"/>
    <w:rsid w:val="006B4104"/>
    <w:rsid w:val="007C09AD"/>
    <w:rsid w:val="007F06A4"/>
    <w:rsid w:val="00876597"/>
    <w:rsid w:val="009432EF"/>
    <w:rsid w:val="00977565"/>
    <w:rsid w:val="00B35043"/>
    <w:rsid w:val="00B64C1B"/>
    <w:rsid w:val="00B83001"/>
    <w:rsid w:val="00BA5298"/>
    <w:rsid w:val="00BA5558"/>
    <w:rsid w:val="00BC4165"/>
    <w:rsid w:val="00C3771A"/>
    <w:rsid w:val="00CD226C"/>
    <w:rsid w:val="00D6461F"/>
    <w:rsid w:val="00D85FB0"/>
    <w:rsid w:val="00E639B1"/>
    <w:rsid w:val="00F2059E"/>
    <w:rsid w:val="00F24A02"/>
    <w:rsid w:val="00F26405"/>
    <w:rsid w:val="00F71377"/>
    <w:rsid w:val="00FA12D6"/>
    <w:rsid w:val="00FC4F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226C"/>
  </w:style>
  <w:style w:type="paragraph" w:styleId="Heading1">
    <w:name w:val="heading 1"/>
    <w:basedOn w:val="Normal"/>
    <w:next w:val="Normal"/>
    <w:link w:val="Heading1Char"/>
    <w:uiPriority w:val="99"/>
    <w:qFormat/>
    <w:rsid w:val="00F24A02"/>
    <w:pPr>
      <w:keepNext/>
      <w:keepLines/>
      <w:spacing w:before="480" w:after="0"/>
      <w:outlineLvl w:val="0"/>
    </w:pPr>
    <w:rPr>
      <w:rFonts w:ascii="Cambria" w:eastAsia="SimSun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99"/>
    <w:unhideWhenUsed/>
    <w:qFormat/>
    <w:rsid w:val="002C42B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C42B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42B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C42B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C42B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C42B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9"/>
    <w:rsid w:val="00F24A02"/>
    <w:rPr>
      <w:rFonts w:ascii="Cambria" w:eastAsia="SimSun" w:hAnsi="Cambria" w:cs="Times New Roman"/>
      <w:b/>
      <w:bCs/>
      <w:color w:val="365F91"/>
      <w:sz w:val="28"/>
      <w:szCs w:val="28"/>
    </w:rPr>
  </w:style>
  <w:style w:type="paragraph" w:customStyle="1" w:styleId="Default">
    <w:name w:val="Default"/>
    <w:rsid w:val="0008169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F24A02"/>
    <w:pPr>
      <w:keepNext/>
      <w:keepLines/>
      <w:spacing w:before="480" w:after="0"/>
      <w:outlineLvl w:val="0"/>
    </w:pPr>
    <w:rPr>
      <w:rFonts w:ascii="Cambria" w:eastAsia="SimSun" w:hAnsi="Cambria" w:cs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99"/>
    <w:unhideWhenUsed/>
    <w:qFormat/>
    <w:rsid w:val="002C42B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C42B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42B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C42B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C42B6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C42B6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9"/>
    <w:rsid w:val="00F24A02"/>
    <w:rPr>
      <w:rFonts w:ascii="Cambria" w:eastAsia="SimSun" w:hAnsi="Cambria" w:cs="Times New Roman"/>
      <w:b/>
      <w:bCs/>
      <w:color w:val="365F91"/>
      <w:sz w:val="28"/>
      <w:szCs w:val="28"/>
    </w:rPr>
  </w:style>
  <w:style w:type="paragraph" w:customStyle="1" w:styleId="Default">
    <w:name w:val="Default"/>
    <w:rsid w:val="0008169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294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C5673F-CA2E-4064-A0AC-6453CEA494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4</Pages>
  <Words>2179</Words>
  <Characters>12424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Hawai'i Cancer Center</Company>
  <LinksUpToDate>false</LinksUpToDate>
  <CharactersWithSpaces>145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Wang</dc:creator>
  <cp:lastModifiedBy>ZWang</cp:lastModifiedBy>
  <cp:revision>12</cp:revision>
  <dcterms:created xsi:type="dcterms:W3CDTF">2015-06-09T00:50:00Z</dcterms:created>
  <dcterms:modified xsi:type="dcterms:W3CDTF">2015-07-01T06:34:00Z</dcterms:modified>
</cp:coreProperties>
</file>